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82EED" w:rsidRPr="002F3B7E" w:rsidRDefault="00A82EED" w:rsidP="00A82EED">
      <w:pPr>
        <w:spacing w:line="480" w:lineRule="auto"/>
        <w:rPr>
          <w:rFonts w:ascii="Arial" w:hAnsi="Arial" w:cs="Arial"/>
          <w:sz w:val="24"/>
          <w:szCs w:val="24"/>
          <w:lang w:val="en-GB"/>
        </w:rPr>
      </w:pPr>
      <w:r w:rsidRPr="002F3B7E">
        <w:rPr>
          <w:rFonts w:ascii="Arial" w:hAnsi="Arial" w:cs="Arial"/>
          <w:sz w:val="24"/>
          <w:szCs w:val="24"/>
          <w:lang w:val="en-GB"/>
        </w:rPr>
        <w:t xml:space="preserve">S1 Table corresponding to Fig. 2 for supplementary information. 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3823"/>
        <w:gridCol w:w="2835"/>
        <w:gridCol w:w="2402"/>
      </w:tblGrid>
      <w:tr w:rsidR="00A82EED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b/>
                <w:sz w:val="24"/>
                <w:szCs w:val="24"/>
              </w:rPr>
            </w:pPr>
            <w:proofErr w:type="spellStart"/>
            <w:r w:rsidRPr="00AA1B01">
              <w:rPr>
                <w:rFonts w:ascii="Arial" w:hAnsi="Arial" w:cs="Arial"/>
                <w:b/>
                <w:sz w:val="24"/>
                <w:szCs w:val="24"/>
              </w:rPr>
              <w:t>Author</w:t>
            </w:r>
            <w:proofErr w:type="spellEnd"/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b/>
                <w:sz w:val="24"/>
                <w:szCs w:val="24"/>
              </w:rPr>
            </w:pPr>
            <w:proofErr w:type="spellStart"/>
            <w:r w:rsidRPr="00AA1B01">
              <w:rPr>
                <w:rFonts w:ascii="Arial" w:hAnsi="Arial" w:cs="Arial"/>
                <w:b/>
                <w:sz w:val="24"/>
                <w:szCs w:val="24"/>
              </w:rPr>
              <w:t>Wavelength</w:t>
            </w:r>
            <w:proofErr w:type="spellEnd"/>
            <w:r w:rsidRPr="00AA1B01">
              <w:rPr>
                <w:rFonts w:ascii="Arial" w:hAnsi="Arial" w:cs="Arial"/>
                <w:b/>
                <w:sz w:val="24"/>
                <w:szCs w:val="24"/>
              </w:rPr>
              <w:t xml:space="preserve">, </w:t>
            </w:r>
            <w:proofErr w:type="spellStart"/>
            <w:r w:rsidRPr="00AA1B01">
              <w:rPr>
                <w:rFonts w:ascii="Arial" w:hAnsi="Arial" w:cs="Arial"/>
                <w:b/>
                <w:sz w:val="24"/>
                <w:szCs w:val="24"/>
              </w:rPr>
              <w:t>energy</w:t>
            </w:r>
            <w:proofErr w:type="spellEnd"/>
            <w:r w:rsidRPr="00AA1B01">
              <w:rPr>
                <w:rFonts w:ascii="Arial" w:hAnsi="Arial" w:cs="Arial"/>
                <w:b/>
                <w:sz w:val="24"/>
                <w:szCs w:val="24"/>
              </w:rPr>
              <w:t xml:space="preserve"> dose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b/>
                <w:sz w:val="24"/>
                <w:szCs w:val="24"/>
              </w:rPr>
            </w:pPr>
            <w:proofErr w:type="spellStart"/>
            <w:r w:rsidRPr="00AA1B01">
              <w:rPr>
                <w:rFonts w:ascii="Arial" w:hAnsi="Arial" w:cs="Arial"/>
                <w:b/>
                <w:sz w:val="24"/>
                <w:szCs w:val="24"/>
              </w:rPr>
              <w:t>Inactivation</w:t>
            </w:r>
            <w:proofErr w:type="spellEnd"/>
            <w:r w:rsidRPr="00AA1B01">
              <w:rPr>
                <w:rFonts w:ascii="Arial" w:hAnsi="Arial" w:cs="Arial"/>
                <w:b/>
                <w:sz w:val="24"/>
                <w:szCs w:val="24"/>
              </w:rPr>
              <w:t xml:space="preserve"> ≥3log</w:t>
            </w:r>
            <w:r w:rsidRPr="00AA1B01">
              <w:rPr>
                <w:rFonts w:ascii="Arial" w:hAnsi="Arial" w:cs="Arial"/>
                <w:b/>
                <w:sz w:val="24"/>
                <w:szCs w:val="24"/>
                <w:vertAlign w:val="subscript"/>
              </w:rPr>
              <w:t>10</w:t>
            </w:r>
            <w:r w:rsidRPr="00AA1B01">
              <w:rPr>
                <w:rFonts w:ascii="Arial" w:hAnsi="Arial" w:cs="Arial"/>
                <w:b/>
                <w:sz w:val="24"/>
                <w:szCs w:val="24"/>
              </w:rPr>
              <w:t xml:space="preserve"> y/n</w:t>
            </w:r>
          </w:p>
        </w:tc>
      </w:tr>
      <w:tr w:rsidR="00A82EED" w:rsidRPr="005E478A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proofErr w:type="spellStart"/>
            <w:r w:rsidRPr="00AA1B01">
              <w:rPr>
                <w:rFonts w:ascii="Arial" w:hAnsi="Arial" w:cs="Arial"/>
                <w:lang w:val="en-GB"/>
              </w:rPr>
              <w:t>Bumah</w:t>
            </w:r>
            <w:proofErr w:type="spellEnd"/>
            <w:r w:rsidRPr="00AA1B01">
              <w:rPr>
                <w:rFonts w:ascii="Arial" w:hAnsi="Arial" w:cs="Arial"/>
                <w:lang w:val="en-GB"/>
              </w:rPr>
              <w:t xml:space="preserve"> et al.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4ff6a312-dbfe-4e27-9582-4b558da6530e PFBsYWNlaG9sZGVyPg0KICA8QWRkSW5WZXJzaW9uPjUuMS4wLjA8L0FkZEluVmVyc2lvbj4NCiAgPElkPjRmZjZhMzEyLWRiZmUtNGUyNy05NTgyLTRiNTU4ZGE2NTMwZTwvSWQ+DQogIDxFbnRyaWVzPg0KICAgIDxFbnRyeT4NCiAgICAgIDxJZD40OTllNTRiYy1iODcyLTRlNDctOTk2NC1hZjFiZWQ3NmExOGU8L0lkPg0KICAgICAgPFJlZmVyZW5jZUlkPjA2OTgzZmIxLTczMGItNDllZC05ZjllLWU1NTNhMDdhOTE4O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0OV08L1RleHQ+DQogICAgPC9UZXh0VW5pdD4NCiAgPC9UZXh0VW5pdHM+DQo8L1BsYWNlaG9sZGVyPg==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0" w:name="_CTVP0014ff6a312dbfe4e2795824b558da6530e"/>
            <w:r w:rsidRPr="00AA1B01">
              <w:rPr>
                <w:rFonts w:ascii="Arial" w:hAnsi="Arial" w:cs="Arial"/>
                <w:lang w:val="en-GB"/>
              </w:rPr>
              <w:t>[49]</w:t>
            </w:r>
            <w:bookmarkEnd w:id="0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220 J/cm², 470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Y</w:t>
            </w:r>
          </w:p>
        </w:tc>
      </w:tr>
      <w:tr w:rsidR="00A82EED" w:rsidRPr="005E478A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proofErr w:type="spellStart"/>
            <w:r w:rsidRPr="00AA1B01">
              <w:rPr>
                <w:rFonts w:ascii="Arial" w:hAnsi="Arial" w:cs="Arial"/>
                <w:lang w:val="en-GB"/>
              </w:rPr>
              <w:t>Bumah</w:t>
            </w:r>
            <w:proofErr w:type="spellEnd"/>
            <w:r w:rsidRPr="00AA1B01">
              <w:rPr>
                <w:rFonts w:ascii="Arial" w:hAnsi="Arial" w:cs="Arial"/>
                <w:lang w:val="en-GB"/>
              </w:rPr>
              <w:t xml:space="preserve">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ea9745cf-6d9a-489f-bd60-d93653cd571c PFBsYWNlaG9sZGVyPg0KICA8QWRkSW5WZXJzaW9uPjUuMS4wLjA8L0FkZEluVmVyc2lvbj4NCiAgPElkPmVhOTc0NWNmLTZkOWEtNDg5Zi1iZDYwLWQ5MzY1M2NkNTcxYzwvSWQ+DQogIDxFbnRyaWVzPg0KICAgIDxFbnRyeT4NCiAgICAgIDxJZD5kOTM3OGJlZi02MTFkLTQ0YTQtOWNmOS1iZjdlN2UzMTJlOTk8L0lkPg0KICAgICAgPFJlZmVyZW5jZUlkPjc0NWIzODc3LTg5NTYtNGIxZS04MDU0LTdiOTVhNDcyNWNhY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UwXTwvVGV4dD4NCiAgICA8L1RleHRVbml0Pg0KICA8L1RleHRVbml0cz4NCjwvUGxhY2Vob2xkZXI+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1" w:name="_CTVP001ea9745cf6d9a489fbd60d93653cd571c"/>
            <w:r w:rsidRPr="00AA1B01">
              <w:rPr>
                <w:rFonts w:ascii="Arial" w:hAnsi="Arial" w:cs="Arial"/>
                <w:lang w:val="en-GB"/>
              </w:rPr>
              <w:t>[50]</w:t>
            </w:r>
            <w:bookmarkEnd w:id="1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55 J/cm², 405 and 470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Y</w:t>
            </w:r>
          </w:p>
        </w:tc>
      </w:tr>
      <w:tr w:rsidR="00A82EED" w:rsidRPr="005E478A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proofErr w:type="spellStart"/>
            <w:r w:rsidRPr="00AA1B01">
              <w:rPr>
                <w:rFonts w:ascii="Arial" w:hAnsi="Arial" w:cs="Arial"/>
                <w:lang w:val="en-GB"/>
              </w:rPr>
              <w:t>Chebath-Taub</w:t>
            </w:r>
            <w:proofErr w:type="spellEnd"/>
            <w:r w:rsidRPr="00AA1B01">
              <w:rPr>
                <w:rFonts w:ascii="Arial" w:hAnsi="Arial" w:cs="Arial"/>
                <w:lang w:val="en-GB"/>
              </w:rPr>
              <w:t xml:space="preserve">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dbba1117-f0e5-42ec-a113-4d1dd9d7261c PFBsYWNlaG9sZGVyPg0KICA8QWRkSW5WZXJzaW9uPjUuMS4wLjA8L0FkZEluVmVyc2lvbj4NCiAgPElkPmRiYmExMTE3LWYwZTUtNDJlYy1hMTEzLTRkMWRkOWQ3MjYxYzwvSWQ+DQogIDxFbnRyaWVzPg0KICAgIDxFbnRyeT4NCiAgICAgIDxJZD40MmM2NGNjYy0zNGJjLTQ5YTktOWU0Ny0zNDg1Mzc0MzExZmI8L0lkPg0KICAgICAgPFJlZmVyZW5jZUlkPjg1YzgyMWMyLWFkNDYtNDIwMS05MzJkLTI3MTgzMjlhODdjO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1NF08L1RleHQ+DQogICAgPC9UZXh0VW5pdD4NCiAgPC9UZXh0VW5pdHM+DQo8L1BsYWNlaG9sZGVyPg==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2" w:name="_CTVP001dbba1117f0e542eca1134d1dd9d7261c"/>
            <w:r w:rsidRPr="00AA1B01">
              <w:rPr>
                <w:rFonts w:ascii="Arial" w:hAnsi="Arial" w:cs="Arial"/>
                <w:lang w:val="en-GB"/>
              </w:rPr>
              <w:t>[54]</w:t>
            </w:r>
            <w:bookmarkEnd w:id="2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680 J/cm², 400-500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N</w:t>
            </w:r>
          </w:p>
        </w:tc>
      </w:tr>
      <w:tr w:rsidR="00A82EED" w:rsidRPr="005E478A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proofErr w:type="spellStart"/>
            <w:r w:rsidRPr="00AA1B01">
              <w:rPr>
                <w:rFonts w:ascii="Arial" w:hAnsi="Arial" w:cs="Arial"/>
                <w:lang w:val="en-GB"/>
              </w:rPr>
              <w:t>Cieplik</w:t>
            </w:r>
            <w:proofErr w:type="spellEnd"/>
            <w:r w:rsidRPr="00AA1B01">
              <w:rPr>
                <w:rFonts w:ascii="Arial" w:hAnsi="Arial" w:cs="Arial"/>
                <w:lang w:val="en-GB"/>
              </w:rPr>
              <w:t xml:space="preserve"> et al.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9fa4f7e9-8f07-405d-96bb-56f3df2cfeb1 PFBsYWNlaG9sZGVyPg0KICA8QWRkSW5WZXJzaW9uPjUuMS4wLjA8L0FkZEluVmVyc2lvbj4NCiAgPElkPjlmYTRmN2U5LThmMDctNDA1ZC05NmJiLTU2ZjNkZjJjZmViMTwvSWQ+DQogIDxFbnRyaWVzPg0KICAgIDxFbnRyeT4NCiAgICAgIDxJZD5hYzE5MTI0ZS0yNjBjLTQwZTQtOWRkMS0zMmQ0YzM0MjllZTg8L0lkPg0KICAgICAgPFJlZmVyZW5jZUlkPjk0NzdjM2M3LWM1YjgtNDQwOS1iMDI1LWE4YjE2NjdjNTNiY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ExXTwvVGV4dD4NCiAgICA8L1RleHRVbml0Pg0KICA8L1RleHRVbml0cz4NCjwvUGxhY2Vob2xkZXI+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3" w:name="_CTVP0019fa4f7e98f07405d96bb56f3df2cfeb1"/>
            <w:r w:rsidRPr="00AA1B01">
              <w:rPr>
                <w:rFonts w:ascii="Arial" w:hAnsi="Arial" w:cs="Arial"/>
                <w:lang w:val="en-GB"/>
              </w:rPr>
              <w:t>[11]</w:t>
            </w:r>
            <w:bookmarkEnd w:id="3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120 J/cm², 460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Y</w:t>
            </w:r>
          </w:p>
        </w:tc>
      </w:tr>
      <w:tr w:rsidR="00A82EED" w:rsidRPr="005E478A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Cohen-</w:t>
            </w:r>
            <w:proofErr w:type="spellStart"/>
            <w:r w:rsidRPr="00AA1B01">
              <w:rPr>
                <w:rFonts w:ascii="Arial" w:hAnsi="Arial" w:cs="Arial"/>
                <w:lang w:val="en-GB"/>
              </w:rPr>
              <w:t>Benneron</w:t>
            </w:r>
            <w:proofErr w:type="spellEnd"/>
            <w:r w:rsidRPr="00AA1B01">
              <w:rPr>
                <w:rFonts w:ascii="Arial" w:hAnsi="Arial" w:cs="Arial"/>
                <w:lang w:val="en-GB"/>
              </w:rPr>
              <w:t xml:space="preserve">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c7cc95f7-94fe-4f3f-8ef3-fc0b74510030 PFBsYWNlaG9sZGVyPg0KICA8QWRkSW5WZXJzaW9uPjUuMS4wLjA8L0FkZEluVmVyc2lvbj4NCiAgPElkPmM3Y2M5NWY3LTk0ZmUtNGYzZi04ZWYzLWZjMGI3NDUxMDAzMDwvSWQ+DQogIDxFbnRyaWVzPg0KICAgIDxFbnRyeT4NCiAgICAgIDxJZD41ZGViZDY2MC1lMDg5LTQzYzItODEzOS1iMTNkMjQ3MzA4YmI8L0lkPg0KICAgICAgPFJlZmVyZW5jZUlkPjFhMmMyZjZjLTA0MTctNDNmNS04ZmNkLWQzMzEyNDg1NzJiM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U1XTwvVGV4dD4NCiAgICA8L1RleHRVbml0Pg0KICA8L1RleHRVbml0cz4NCjwvUGxhY2Vob2xkZXI+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4" w:name="_CTVP001c7cc95f794fe4f3f8ef3fc0b74510030"/>
            <w:r w:rsidRPr="00AA1B01">
              <w:rPr>
                <w:rFonts w:ascii="Arial" w:hAnsi="Arial" w:cs="Arial"/>
                <w:lang w:val="en-GB"/>
              </w:rPr>
              <w:t>[55]</w:t>
            </w:r>
            <w:bookmarkEnd w:id="4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262 J/cm², 460-480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N</w:t>
            </w:r>
          </w:p>
        </w:tc>
      </w:tr>
      <w:tr w:rsidR="00A82EED" w:rsidRPr="005E478A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 xml:space="preserve">De Sousa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cf7478f8-ee89-496f-9c03-fa8587ba2109 PFBsYWNlaG9sZGVyPg0KICA8QWRkSW5WZXJzaW9uPjUuMS4wLjA8L0FkZEluVmVyc2lvbj4NCiAgPElkPmNmNzQ3OGY4LWVlODktNDk2Zi05YzAzLWZhODU4N2JhMjEwOTwvSWQ+DQogIDxFbnRyaWVzPg0KICAgIDxFbnRyeT4NCiAgICAgIDxJZD4xMTdkMjc1OS1kNDM5LTQwYjQtYTI2NS1mOTc4YmVkMGQ4NzU8L0lkPg0KICAgICAgPFJlZmVyZW5jZUlkPmEzOGI1NTU4LWEwZjYtNDI1ZC1hYzhlLTdlNTdiODJkYTYzY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zldPC9UZXh0Pg0KICAgIDwvVGV4dFVuaXQ+DQogIDwvVGV4dFVuaXRzPg0KPC9QbGFjZWhvbGRlcj4=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5" w:name="_CTVP001cf7478f8ee89496f9c03fa8587ba2109"/>
            <w:r w:rsidRPr="00AA1B01">
              <w:rPr>
                <w:rFonts w:ascii="Arial" w:hAnsi="Arial" w:cs="Arial"/>
                <w:lang w:val="en-GB"/>
              </w:rPr>
              <w:t>[39]</w:t>
            </w:r>
            <w:bookmarkEnd w:id="5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24 J/cm², 450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N</w:t>
            </w:r>
          </w:p>
        </w:tc>
      </w:tr>
      <w:tr w:rsidR="00A82EED" w:rsidRPr="005E478A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 xml:space="preserve">De Sousa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731cdcb9-ff88-4734-ad8b-749bf1fd7e6a PFBsYWNlaG9sZGVyPg0KICA8QWRkSW5WZXJzaW9uPjUuMS4wLjA8L0FkZEluVmVyc2lvbj4NCiAgPElkPjczMWNkY2I5LWZmODgtNDczNC1hZDhiLTc0OWJmMWZkN2U2YTwvSWQ+DQogIDxFbnRyaWVzPg0KICAgIDxFbnRyeT4NCiAgICAgIDxJZD5hYzI3MTgyZC1iZTBiLTRiODEtODUzOC1mZjVlOWE4NjdjNjc8L0lkPg0KICAgICAgPFJlZmVyZW5jZUlkPmExODI0MjI5LTVjNGMtNDM1Ny1iZDhiLTQ0NzdlYjc2NzI5Z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Q1XTwvVGV4dD4NCiAgICA8L1RleHRVbml0Pg0KICA8L1RleHRVbml0cz4NCjwvUGxhY2Vob2xkZXI+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6" w:name="_CTVP001731cdcb9ff884734ad8b749bf1fd7e6a"/>
            <w:r w:rsidRPr="00AA1B01">
              <w:rPr>
                <w:rFonts w:ascii="Arial" w:hAnsi="Arial" w:cs="Arial"/>
                <w:lang w:val="en-GB"/>
              </w:rPr>
              <w:t>[45]</w:t>
            </w:r>
            <w:bookmarkEnd w:id="6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24 J/cm², 660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N</w:t>
            </w:r>
          </w:p>
        </w:tc>
      </w:tr>
      <w:tr w:rsidR="00A82EED" w:rsidRPr="005E478A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proofErr w:type="spellStart"/>
            <w:r w:rsidRPr="00AA1B01">
              <w:rPr>
                <w:rFonts w:ascii="Arial" w:hAnsi="Arial" w:cs="Arial"/>
                <w:lang w:val="en-GB"/>
              </w:rPr>
              <w:t>Enwemeka</w:t>
            </w:r>
            <w:proofErr w:type="spellEnd"/>
            <w:r w:rsidRPr="00AA1B01">
              <w:rPr>
                <w:rFonts w:ascii="Arial" w:hAnsi="Arial" w:cs="Arial"/>
                <w:lang w:val="en-GB"/>
              </w:rPr>
              <w:t xml:space="preserve">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a3ccfeca-7f88-45e7-9e21-3bb1b0eb8386 PFBsYWNlaG9sZGVyPg0KICA8QWRkSW5WZXJzaW9uPjUuMS4wLjA8L0FkZEluVmVyc2lvbj4NCiAgPElkPmEzY2NmZWNhLTdmODgtNDVlNy05ZTIxLTNiYjFiMGViODM4NjwvSWQ+DQogIDxFbnRyaWVzPg0KICAgIDxFbnRyeT4NCiAgICAgIDxJZD41ZTM4NWVlOC04OTdjLTRmYWYtOTBlYS1iZjI4ZGQ5MDBjNzc8L0lkPg0KICAgICAgPFJlZmVyZW5jZUlkPmJhYmVhYmY5LThkMTUtNDRmNC05ODM1LWI1YzMxY2RjYjFjN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0OF08L1RleHQ+DQogICAgPC9UZXh0VW5pdD4NCiAgPC9UZXh0VW5pdHM+DQo8L1BsYWNlaG9sZGVyPg==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7" w:name="_CTVP001a3ccfeca7f8845e79e213bb1b0eb8386"/>
            <w:r w:rsidRPr="00AA1B01">
              <w:rPr>
                <w:rFonts w:ascii="Arial" w:hAnsi="Arial" w:cs="Arial"/>
                <w:lang w:val="en-GB"/>
              </w:rPr>
              <w:t>[48]</w:t>
            </w:r>
            <w:bookmarkEnd w:id="7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60 J/cm², 405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N</w:t>
            </w:r>
          </w:p>
        </w:tc>
      </w:tr>
      <w:tr w:rsidR="00A82EED" w:rsidRPr="005E478A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proofErr w:type="spellStart"/>
            <w:r w:rsidRPr="00AA1B01">
              <w:rPr>
                <w:rFonts w:ascii="Arial" w:hAnsi="Arial" w:cs="Arial"/>
                <w:lang w:val="en-GB"/>
              </w:rPr>
              <w:t>Enwemeka</w:t>
            </w:r>
            <w:proofErr w:type="spellEnd"/>
            <w:r w:rsidRPr="00AA1B01">
              <w:rPr>
                <w:rFonts w:ascii="Arial" w:hAnsi="Arial" w:cs="Arial"/>
                <w:lang w:val="en-GB"/>
              </w:rPr>
              <w:t xml:space="preserve">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bfb7b3b2-e438-496b-b034-33bcf881fb67 PFBsYWNlaG9sZGVyPg0KICA8QWRkSW5WZXJzaW9uPjUuMS4wLjA8L0FkZEluVmVyc2lvbj4NCiAgPElkPmJmYjdiM2IyLWU0MzgtNDk2Yi1iMDM0LTMzYmNmODgxZmI2NzwvSWQ+DQogIDxFbnRyaWVzPg0KICAgIDxFbnRyeT4NCiAgICAgIDxJZD44MDE1MmFiNi03YTRkLTQ4YzYtOWQwMy1mNWJiZjRlNzM3NDk8L0lkPg0KICAgICAgPFJlZmVyZW5jZUlkPjNjODIzYjgwLTk1MjgtNDkxMi05NzQyLTMxMDE0OTE4ZjQ2N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DddPC9UZXh0Pg0KICAgIDwvVGV4dFVuaXQ+DQogIDwvVGV4dFVuaXRzPg0KPC9QbGFjZWhvbGRlcj4=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8" w:name="_CTVP001bfb7b3b2e438496bb03433bcf881fb67"/>
            <w:r w:rsidRPr="00AA1B01">
              <w:rPr>
                <w:rFonts w:ascii="Arial" w:hAnsi="Arial" w:cs="Arial"/>
                <w:lang w:val="en-GB"/>
              </w:rPr>
              <w:t>[47]</w:t>
            </w:r>
            <w:bookmarkEnd w:id="8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60 J/cm², 470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N</w:t>
            </w:r>
          </w:p>
        </w:tc>
      </w:tr>
      <w:tr w:rsidR="00A82EED" w:rsidRPr="005E478A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 xml:space="preserve">Feuerstein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d614bc2a-72df-4466-b325-d4f34f24c401 PFBsYWNlaG9sZGVyPg0KICA8QWRkSW5WZXJzaW9uPjUuMS4wLjA8L0FkZEluVmVyc2lvbj4NCiAgPElkPmQ2MTRiYzJhLTcyZGYtNDQ2Ni1iMzI1LWQ0ZjM0ZjI0YzQwMTwvSWQ+DQogIDxFbnRyaWVzPg0KICAgIDxFbnRyeT4NCiAgICAgIDxJZD44OTU2YzlmNi04MGEyLTQwM2YtYWI1Yy0zNThhZWQxY2VhMGQ8L0lkPg0KICAgICAgPFJlZmVyZW5jZUlkPjE3Mjg3OGNhLWNmMDEtNDcyZC1iNjA2LTk5YTA0MGM3MjhjN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yNl08L1RleHQ+DQogICAgPC9UZXh0VW5pdD4NCiAgPC9UZXh0VW5pdHM+DQo8L1BsYWNlaG9sZGVyPg==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9" w:name="_CTVP001d614bc2a72df4466b325d4f34f24c401"/>
            <w:r w:rsidRPr="00AA1B01">
              <w:rPr>
                <w:rFonts w:ascii="Arial" w:hAnsi="Arial" w:cs="Arial"/>
                <w:lang w:val="en-GB"/>
              </w:rPr>
              <w:t>[26]</w:t>
            </w:r>
            <w:bookmarkEnd w:id="9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 xml:space="preserve">94 J/cm², 450-498nm 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N</w:t>
            </w:r>
          </w:p>
        </w:tc>
      </w:tr>
      <w:tr w:rsidR="00A82EED" w:rsidRPr="00AA1B01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</w:rPr>
            </w:pPr>
            <w:r w:rsidRPr="00AA1B01">
              <w:rPr>
                <w:rFonts w:ascii="Arial" w:hAnsi="Arial" w:cs="Arial"/>
                <w:lang w:val="en-GB"/>
              </w:rPr>
              <w:t xml:space="preserve">Feuerstein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dd162561-12ff-4810-a598-33cac74a7324 PFBsYWNlaG9sZGVyPg0KICA8QWRkSW5WZXJzaW9uPjUuMS4wLjA8L0FkZEluVmVyc2lvbj4NCiAgPElkPmRkMTYyNTYxLTEyZmYtNDgxMC1hNTk4LTMzY2FjNzRhNzMyNDwvSWQ+DQogIDxFbnRyaWVzPg0KICAgIDxFbnRyeT4NCiAgICAgIDxJZD42OWM3OWEzZC00NzBkLTRmZTAtYjgwOS1jOTA4NDZjMDVjOWI8L0lkPg0KICAgICAgPFJlZmVyZW5jZUlkPmQyN2EzMzM4LTU5ZTUtNDA2MC05YWU1LTZmNjFlNTRjNjZhM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</w:instrText>
            </w:r>
            <w:r w:rsidRPr="00AA1B01">
              <w:rPr>
                <w:rFonts w:ascii="Arial" w:hAnsi="Arial" w:cs="Arial"/>
              </w:rPr>
              <w:instrText>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yNV08L1RleHQ+DQogICAgPC9UZXh0VW5pdD4NCiAgPC9UZXh0VW5pdHM+DQo8L1BsYWNlaG9sZGVyPg==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10" w:name="_CTVP001dd16256112ff4810a59833cac74a7324"/>
            <w:r w:rsidRPr="00AA1B01">
              <w:rPr>
                <w:rFonts w:ascii="Arial" w:hAnsi="Arial" w:cs="Arial"/>
              </w:rPr>
              <w:t>[25]</w:t>
            </w:r>
            <w:bookmarkEnd w:id="10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</w:rPr>
            </w:pPr>
            <w:r w:rsidRPr="00AA1B01">
              <w:rPr>
                <w:rFonts w:ascii="Arial" w:hAnsi="Arial" w:cs="Arial"/>
              </w:rPr>
              <w:t>75 J/cm², 400-500nm; 94 J/cm², 450-480nm; 206 J/cm², 450-490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</w:rPr>
            </w:pPr>
            <w:r w:rsidRPr="00AA1B01">
              <w:rPr>
                <w:rFonts w:ascii="Arial" w:hAnsi="Arial" w:cs="Arial"/>
              </w:rPr>
              <w:t>N</w:t>
            </w:r>
          </w:p>
        </w:tc>
      </w:tr>
      <w:tr w:rsidR="00A82EED" w:rsidRPr="005E478A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</w:rPr>
              <w:t xml:space="preserve">Fontana </w:t>
            </w:r>
            <w:r w:rsidRPr="00AA1B01">
              <w:rPr>
                <w:rFonts w:ascii="Arial" w:hAnsi="Arial" w:cs="Arial"/>
                <w:lang w:val="en-GB"/>
              </w:rPr>
              <w:t xml:space="preserve">et al. </w:t>
            </w:r>
            <w:r w:rsidRPr="00AA1B01">
              <w:rPr>
                <w:rFonts w:ascii="Arial" w:hAnsi="Arial" w:cs="Arial"/>
              </w:rPr>
              <w:t xml:space="preserve">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</w:rPr>
              <w:instrText>ADDIN CITAVI.PLACEHOLDER 0430e6db-f7c6-4f8a-a7f1-b13e876289cf PFBsYWNlaG9sZGVyPg0KICA8QWRkSW5WZXJzaW9uPjUuMS4wLjA8L0FkZEluVmVyc2lvbj4NCiAgPElkPjA0MzBlNmRiLWY3YzYtNGY4YS1hN2YxLWIxM2U4NzYyODljZjwvSWQ+DQogIDxFbnRyaWVzPg0KICAgIDxFbnRyeT4NCiAgICAgIDxJZD5hY2IzZDIxZS01ZmI2LTQwY2QtOWZjOC0wZjZlYjFmM2YyZmY8L0lkPg0KICAgICAgPFJlZmVyZW5jZUlkPmU0OGRjYjUyLWQ2NTgtNDU3Zi1hNjRlLTNlNzkwYTcwNWU3N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</w:instrText>
            </w:r>
            <w:r w:rsidRPr="00AA1B01">
              <w:rPr>
                <w:rFonts w:ascii="Arial" w:hAnsi="Arial" w:cs="Arial"/>
                <w:lang w:val="en-GB"/>
              </w:rPr>
              <w:instrText>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I3XTwvVGV4dD4NCiAgICA8L1RleHRVbml0Pg0KICA8L1RleHRVbml0cz4NCjwvUGxhY2Vob2xkZXI+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11" w:name="_CTVP0010430e6dbf7c64f8aa7f1b13e876289cf"/>
            <w:r w:rsidRPr="00AA1B01">
              <w:rPr>
                <w:rFonts w:ascii="Arial" w:hAnsi="Arial" w:cs="Arial"/>
                <w:lang w:val="en-GB"/>
              </w:rPr>
              <w:t>[27]</w:t>
            </w:r>
            <w:bookmarkEnd w:id="11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4,8 J/cm², 455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N</w:t>
            </w:r>
          </w:p>
        </w:tc>
      </w:tr>
      <w:tr w:rsidR="00A82EED" w:rsidRPr="005E478A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 xml:space="preserve">Fukui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cb66069d-f9ac-453f-8bf7-20641d8722d5 PFBsYWNlaG9sZGVyPg0KICA8QWRkSW5WZXJzaW9uPjUuMS4wLjA8L0FkZEluVmVyc2lvbj4NCiAgPElkPmNiNjYwNjlkLWY5YWMtNDUzZi04YmY3LTIwNjQxZDg3MjJkNTwvSWQ+DQogIDxFbnRyaWVzPg0KICAgIDxFbnRyeT4NCiAgICAgIDxJZD4xOTRmY2U1OC1kYmQ5LTRiNGQtODVlZC1hNTAzNmRlMGM1YWE8L0lkPg0KICAgICAgPFJlZmVyZW5jZUlkPjZjNTc5NDA5LWEzOWMtNDkwMS1hODM1LWFiNGExNzFhMjhiM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MzXTwvVGV4dD4NCiAgICA8L1RleHRVbml0Pg0KICA8L1RleHRVbml0cz4NCjwvUGxhY2Vob2xkZXI+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12" w:name="_CTVP001cb66069df9ac453f8bf720641d8722d5"/>
            <w:r w:rsidRPr="00AA1B01">
              <w:rPr>
                <w:rFonts w:ascii="Arial" w:hAnsi="Arial" w:cs="Arial"/>
                <w:lang w:val="en-GB"/>
              </w:rPr>
              <w:t>[33]</w:t>
            </w:r>
            <w:bookmarkEnd w:id="12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15 J/cm², 400-470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N</w:t>
            </w:r>
          </w:p>
        </w:tc>
      </w:tr>
      <w:tr w:rsidR="00A82EED" w:rsidRPr="005E478A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proofErr w:type="spellStart"/>
            <w:r w:rsidRPr="00AA1B01">
              <w:rPr>
                <w:rFonts w:ascii="Arial" w:hAnsi="Arial" w:cs="Arial"/>
                <w:lang w:val="en-GB"/>
              </w:rPr>
              <w:t>Ghate</w:t>
            </w:r>
            <w:proofErr w:type="spellEnd"/>
            <w:r w:rsidRPr="00AA1B01">
              <w:rPr>
                <w:rFonts w:ascii="Arial" w:hAnsi="Arial" w:cs="Arial"/>
                <w:lang w:val="en-GB"/>
              </w:rPr>
              <w:t xml:space="preserve">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a1027995-fb9d-42e4-8f36-4f8c54e109b9 PFBsYWNlaG9sZGVyPg0KICA8QWRkSW5WZXJzaW9uPjUuMS4wLjA8L0FkZEluVmVyc2lvbj4NCiAgPElkPmExMDI3OTk1LWZiOWQtNDJlNC04ZjM2LTRmOGM1NGUxMDliOTwvSWQ+DQogIDxFbnRyaWVzPg0KICAgIDxFbnRyeT4NCiAgICAgIDxJZD44NTlmNGI1MC1mNWQ2LTQ2ZTQtYmZiYS05OGU3OWVlMTBiNWM8L0lkPg0KICAgICAgPFJlZmVyZW5jZUlkPjZhZDY0NjQ4LTUxODQtNDI3YS05YzVhLTgyYzJhODFhOTA5N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TNdPC9UZXh0Pg0KICAgIDwvVGV4dFVuaXQ+DQogIDwvVGV4dFVuaXRzPg0KPC9QbGFjZWhvbGRlcj4=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13" w:name="_CTVP001a1027995fb9d42e48f364f8c54e109b9"/>
            <w:r w:rsidRPr="00AA1B01">
              <w:rPr>
                <w:rFonts w:ascii="Arial" w:hAnsi="Arial" w:cs="Arial"/>
                <w:lang w:val="en-GB"/>
              </w:rPr>
              <w:t>[53]</w:t>
            </w:r>
            <w:bookmarkEnd w:id="13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597 J/cm² (461nm), 432 J/cm² (521nm), 686 J/cm² (624nm)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N</w:t>
            </w:r>
          </w:p>
        </w:tc>
      </w:tr>
      <w:tr w:rsidR="00A82EED" w:rsidRPr="00BB38E6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proofErr w:type="spellStart"/>
            <w:r w:rsidRPr="00AA1B01">
              <w:rPr>
                <w:rFonts w:ascii="Arial" w:hAnsi="Arial" w:cs="Arial"/>
                <w:lang w:val="en-GB"/>
              </w:rPr>
              <w:t>Guffey</w:t>
            </w:r>
            <w:proofErr w:type="spellEnd"/>
            <w:r w:rsidRPr="00AA1B01">
              <w:rPr>
                <w:rFonts w:ascii="Arial" w:hAnsi="Arial" w:cs="Arial"/>
                <w:lang w:val="en-GB"/>
              </w:rPr>
              <w:t xml:space="preserve">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4ff60521-6644-4521-b051-971156491c0a PFBsYWNlaG9sZGVyPg0KICA8QWRkSW5WZXJzaW9uPjUuMS4wLjA8L0FkZEluVmVyc2lvbj4NCiAgPElkPjRmZjYwNTIxLTY2NDQtNDUyMS1iMDUxLTk3MTE1NjQ5MWMwYTwvSWQ+DQogIDxFbnRyaWVzPg0KICAgIDxFbnRyeT4NCiAgICAgIDxJZD45YjExOWVmYS05MjZmLTQwMzYtYjZmOC0wMDQyNGUwMzlkM2U8L0lkPg0KICAgICAgPFJlZmVyZW5jZUlkPmVhNzIzMWI0LWVlMzUtNDA2Yi05ZTZlLTBiODI1MGViODY0Z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QyXTwvVGV4dD4NCiAgICA8L1RleHRVbml0Pg0KICA8L1RleHRVbml0cz4NCjwvUGxhY2Vob2xkZXI+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14" w:name="_CTVP0014ff6052166444521b051971156491c0a"/>
            <w:r w:rsidRPr="00AA1B01">
              <w:rPr>
                <w:rFonts w:ascii="Arial" w:hAnsi="Arial" w:cs="Arial"/>
                <w:lang w:val="en-GB"/>
              </w:rPr>
              <w:t>[42]</w:t>
            </w:r>
            <w:bookmarkEnd w:id="14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15 J/cm², 405nm and 470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N</w:t>
            </w:r>
          </w:p>
        </w:tc>
      </w:tr>
      <w:tr w:rsidR="00A82EED" w:rsidRPr="00BB38E6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 xml:space="preserve">Henry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9a9a398e-cae2-477f-8d91-ed084e45d3a1 PFBsYWNlaG9sZGVyPg0KICA8QWRkSW5WZXJzaW9uPjUuMS4wLjA8L0FkZEluVmVyc2lvbj4NCiAgPElkPjlhOWEzOThlLWNhZTItNDc3Zi04ZDkxLWVkMDg0ZTQ1ZDNhMTwvSWQ+DQogIDxFbnRyaWVzPg0KICAgIDxFbnRyeT4NCiAgICAgIDxJZD4wYTQ0YWJmNC1iY2U5LTRiNmYtOGMwNC0yYjA2MTg2NmE4OGY8L0lkPg0KICAgICAgPFJlZmVyZW5jZUlkPmQzZjIzMWVjLWUyMzgtNDVkZS05MGQ1LTExZjJmYjNhNGEzM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jldPC9UZXh0Pg0KICAgIDwvVGV4dFVuaXQ+DQogIDwvVGV4dFVuaXRzPg0KPC9QbGFjZWhvbGRlcj4=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15" w:name="_CTVP0019a9a398ecae2477f8d91ed084e45d3a1"/>
            <w:r w:rsidRPr="00AA1B01">
              <w:rPr>
                <w:rFonts w:ascii="Arial" w:hAnsi="Arial" w:cs="Arial"/>
                <w:lang w:val="en-GB"/>
              </w:rPr>
              <w:t>[29]</w:t>
            </w:r>
            <w:bookmarkEnd w:id="15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200 J/cm², 488-514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N</w:t>
            </w:r>
          </w:p>
        </w:tc>
      </w:tr>
      <w:tr w:rsidR="00A82EED" w:rsidRPr="00BB38E6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 xml:space="preserve">Hope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74150e49-7c9b-49a4-b4c9-75c01b914137 PFBsYWNlaG9sZGVyPg0KICA8QWRkSW5WZXJzaW9uPjUuMS4wLjA8L0FkZEluVmVyc2lvbj4NCiAgPElkPjc0MTUwZTQ5LTdjOWItNDlhNC1iNGM5LTc1YzAxYjkxNDEzNzwvSWQ+DQogIDxFbnRyaWVzPg0KICAgIDxFbnRyeT4NCiAgICAgIDxJZD5jMjYyYjAxYS0zOGRlLTRmOGUtYjYxNC01NTZlYWVlMDMwYmY8L0lkPg0KICAgICAgPFJlZmVyZW5jZUlkPmUzODFkZjllLTU5MzctNGIwMS1hZWRiLTk2MmQ4NDNhY2VlM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zFdPC9UZXh0Pg0KICAgIDwvVGV4dFVuaXQ+DQogIDwvVGV4dFVuaXRzPg0KPC9QbGFjZWhvbGRlcj4=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16" w:name="_CTVP00174150e497c9b49a4b4c975c01b914137"/>
            <w:r w:rsidRPr="00AA1B01">
              <w:rPr>
                <w:rFonts w:ascii="Arial" w:hAnsi="Arial" w:cs="Arial"/>
                <w:lang w:val="en-GB"/>
              </w:rPr>
              <w:t>[31]</w:t>
            </w:r>
            <w:bookmarkEnd w:id="16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3,42 J/cm² (LED), 98,55 J/cm² (laser), 405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N</w:t>
            </w:r>
          </w:p>
        </w:tc>
      </w:tr>
      <w:tr w:rsidR="00A82EED" w:rsidRPr="00BB38E6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 xml:space="preserve">Hope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a1ace2bb-abb1-4d75-977e-887d0c62eecd PFBsYWNlaG9sZGVyPg0KICA8QWRkSW5WZXJzaW9uPjUuMS4wLjA8L0FkZEluVmVyc2lvbj4NCiAgPElkPmExYWNlMmJiLWFiYjEtNGQ3NS05NzdlLTg4N2QwYzYyZWVjZDwvSWQ+DQogIDxFbnRyaWVzPg0KICAgIDxFbnRyeT4NCiAgICAgIDxJZD5jZDA4NjMyNy1iODgyLTQzZmQtOWU5ZS1iNzZiMzBiOGExMTk8L0lkPg0KICAgICAgPFJlZmVyZW5jZUlkPjcxYmZmYmFjLWU5ZjQtNDkyZi1iMjk0LWFhZjVkNjk5MDkxY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zhdPC9UZXh0Pg0KICAgIDwvVGV4dFVuaXQ+DQogIDwvVGV4dFVuaXRzPg0KPC9QbGFjZWhvbGRlcj4=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17" w:name="_CTVP001a1ace2bbabb14d75977e887d0c62eecd"/>
            <w:r w:rsidRPr="00AA1B01">
              <w:rPr>
                <w:rFonts w:ascii="Arial" w:hAnsi="Arial" w:cs="Arial"/>
                <w:lang w:val="en-GB"/>
              </w:rPr>
              <w:t>[38]</w:t>
            </w:r>
            <w:bookmarkEnd w:id="17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20,6 J/cm² (laser), 5,7 J/cm² (LED), 405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Y (laser)</w:t>
            </w:r>
          </w:p>
        </w:tc>
      </w:tr>
      <w:tr w:rsidR="00A82EED" w:rsidRPr="00BB38E6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 xml:space="preserve">Imamura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e304de0c-1f51-4a8e-a43a-5b69242cbfb3 PFBsYWNlaG9sZGVyPg0KICA8QWRkSW5WZXJzaW9uPjUuMS4wLjA8L0FkZEluVmVyc2lvbj4NCiAgPElkPmUzMDRkZTBjLTFmNTEtNGE4ZS1hNDNhLTViNjkyNDJjYmZiMzwvSWQ+DQogIDxFbnRyaWVzPg0KICAgIDxFbnRyeT4NCiAgICAgIDxJZD40NDJjM2FjMC01MGZmLTQzNjMtYTIxMy05MDAyMTgyMGY0YzY8L0lkPg0KICAgICAgPFJlZmVyZW5jZUlkPmU1MDBjMTZhLWYyNDQtNGUwYi05M2JjLTBiZWRjZGJkMjRkM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zddPC9UZXh0Pg0KICAgIDwvVGV4dFVuaXQ+DQogIDwvVGV4dFVuaXRzPg0KPC9QbGFjZWhvbGRlcj4=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18" w:name="_CTVP001e304de0c1f514a8ea43a5b69242cbfb3"/>
            <w:r w:rsidRPr="00AA1B01">
              <w:rPr>
                <w:rFonts w:ascii="Arial" w:hAnsi="Arial" w:cs="Arial"/>
                <w:lang w:val="en-GB"/>
              </w:rPr>
              <w:t>[37]</w:t>
            </w:r>
            <w:bookmarkEnd w:id="18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6 J, 405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N</w:t>
            </w:r>
          </w:p>
        </w:tc>
      </w:tr>
      <w:tr w:rsidR="00A82EED" w:rsidRPr="00BB38E6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proofErr w:type="spellStart"/>
            <w:r w:rsidRPr="00AA1B01">
              <w:rPr>
                <w:rFonts w:ascii="Arial" w:hAnsi="Arial" w:cs="Arial"/>
                <w:lang w:val="en-GB"/>
              </w:rPr>
              <w:t>Izzo</w:t>
            </w:r>
            <w:proofErr w:type="spellEnd"/>
            <w:r w:rsidRPr="00AA1B01">
              <w:rPr>
                <w:rFonts w:ascii="Arial" w:hAnsi="Arial" w:cs="Arial"/>
                <w:lang w:val="en-GB"/>
              </w:rPr>
              <w:t xml:space="preserve">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e30e667c-55fa-401f-841e-02a9afec756d PFBsYWNlaG9sZGVyPg0KICA8QWRkSW5WZXJzaW9uPjUuMS4wLjA8L0FkZEluVmVyc2lvbj4NCiAgPElkPmUzMGU2NjdjLTU1ZmEtNDAxZi04NDFlLTAyYTlhZmVjNzU2ZDwvSWQ+DQogIDxFbnRyaWVzPg0KICAgIDxFbnRyeT4NCiAgICAgIDxJZD41ZDUxZjhlOC0zYWYzLTQ0ODgtYmY1Yi00NTE5ZDliMTZkNTc8L0lkPg0KICAgICAgPFJlZmVyZW5jZUlkPjdlOTEyZjFiLTI0ZDctNDNhZi1iZjlkLWZiMjgxN2U2MWM3YT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M1XTwvVGV4dD4NCiAgICA8L1RleHRVbml0Pg0KICA8L1RleHRVbml0cz4NCjwvUGxhY2Vob2xkZXI+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19" w:name="_CTVP001e30e667c55fa401f841e02a9afec756d"/>
            <w:r w:rsidRPr="00AA1B01">
              <w:rPr>
                <w:rFonts w:ascii="Arial" w:hAnsi="Arial" w:cs="Arial"/>
                <w:lang w:val="en-GB"/>
              </w:rPr>
              <w:t>[35]</w:t>
            </w:r>
            <w:bookmarkEnd w:id="19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1500 J/cm²,455nm); 978 J/cm², 625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N</w:t>
            </w:r>
          </w:p>
        </w:tc>
      </w:tr>
      <w:tr w:rsidR="00A82EED" w:rsidRPr="00BB7A1A" w:rsidTr="00153201">
        <w:tc>
          <w:tcPr>
            <w:tcW w:w="3823" w:type="dxa"/>
          </w:tcPr>
          <w:p w:rsidR="00A82EED" w:rsidRPr="00BB7A1A" w:rsidRDefault="00A82EED" w:rsidP="00153201">
            <w:pPr>
              <w:rPr>
                <w:rFonts w:ascii="Arial" w:hAnsi="Arial" w:cs="Arial"/>
              </w:rPr>
            </w:pPr>
            <w:r w:rsidRPr="00AA1B01">
              <w:rPr>
                <w:rFonts w:ascii="Arial" w:hAnsi="Arial" w:cs="Arial"/>
                <w:lang w:val="en-GB"/>
              </w:rPr>
              <w:t xml:space="preserve">Kim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6753b9b4-c610-4db0-aa7b-715a4b43bdff PFBsYWNlaG9sZGVyPg0KICA8QWRkSW5WZXJzaW9uPjUuMS4wLjA8L0FkZEluVmVyc2lvbj4NCiAgPElkPjY3NTNiOWI0LWM2MTAtNGRiMC1hYTdiLTcxNWE0YjQzYmRmZjwvSWQ+DQogIDxFbnRyaWVzPg0KICAgIDxFbnRyeT4NCiAgICAgIDxJZD45ODlmMWZmMC1jYmMyLTRjYjYtODMwOS00MWQ5NGM2MTllOWI8L0lkPg0KICAgICAgPFJlZmVyZW5jZUlkPmFmNjUyNTcxLTJiZmUtNDJkZS1hNjI4LWZmZjY5M2ZhMjM3M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</w:instrText>
            </w:r>
            <w:r w:rsidRPr="00BB7A1A">
              <w:rPr>
                <w:rFonts w:ascii="Arial" w:hAnsi="Arial" w:cs="Arial"/>
              </w:rPr>
              <w:instrText>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I4XTwvVGV4dD4NCiAgICA8L1RleHRVbml0Pg0KICA8L1RleHRVbml0cz4NCjwvUGxhY2Vob2xkZXI+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20" w:name="_CTVP0016753b9b4c6104db0aa7b715a4b43bdff"/>
            <w:r w:rsidRPr="00BB7A1A">
              <w:rPr>
                <w:rFonts w:ascii="Arial" w:hAnsi="Arial" w:cs="Arial"/>
              </w:rPr>
              <w:t>[28]</w:t>
            </w:r>
            <w:bookmarkEnd w:id="20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BB7A1A" w:rsidRDefault="00A82EED" w:rsidP="00153201">
            <w:pPr>
              <w:rPr>
                <w:rFonts w:ascii="Arial" w:hAnsi="Arial" w:cs="Arial"/>
              </w:rPr>
            </w:pPr>
            <w:r w:rsidRPr="00BB7A1A">
              <w:rPr>
                <w:rFonts w:ascii="Arial" w:hAnsi="Arial" w:cs="Arial"/>
              </w:rPr>
              <w:t xml:space="preserve">172,8 J/cm², 425nm, 525nm </w:t>
            </w:r>
            <w:proofErr w:type="spellStart"/>
            <w:r w:rsidRPr="00BB7A1A">
              <w:rPr>
                <w:rFonts w:ascii="Arial" w:hAnsi="Arial" w:cs="Arial"/>
              </w:rPr>
              <w:t>and</w:t>
            </w:r>
            <w:proofErr w:type="spellEnd"/>
            <w:r w:rsidRPr="00BB7A1A">
              <w:rPr>
                <w:rFonts w:ascii="Arial" w:hAnsi="Arial" w:cs="Arial"/>
              </w:rPr>
              <w:t xml:space="preserve"> 625nm</w:t>
            </w:r>
          </w:p>
        </w:tc>
        <w:tc>
          <w:tcPr>
            <w:tcW w:w="2402" w:type="dxa"/>
          </w:tcPr>
          <w:p w:rsidR="00A82EED" w:rsidRPr="00BB7A1A" w:rsidRDefault="00A82EED" w:rsidP="00153201">
            <w:pPr>
              <w:rPr>
                <w:rFonts w:ascii="Arial" w:hAnsi="Arial" w:cs="Arial"/>
              </w:rPr>
            </w:pPr>
            <w:r w:rsidRPr="00BB7A1A">
              <w:rPr>
                <w:rFonts w:ascii="Arial" w:hAnsi="Arial" w:cs="Arial"/>
              </w:rPr>
              <w:t>N</w:t>
            </w:r>
          </w:p>
        </w:tc>
      </w:tr>
      <w:tr w:rsidR="00A82EED" w:rsidRPr="00BB38E6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BB7A1A">
              <w:rPr>
                <w:rFonts w:ascii="Arial" w:hAnsi="Arial" w:cs="Arial"/>
              </w:rPr>
              <w:t xml:space="preserve">König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BB7A1A">
              <w:rPr>
                <w:rFonts w:ascii="Arial" w:hAnsi="Arial" w:cs="Arial"/>
              </w:rPr>
              <w:instrText>ADDIN CITAVI.PLACEHOLDER 9ec8f69e-6614-4093-9737-658aeef5ce5e PFBsYWNlaG9sZGVyPg0KICA8QWRkSW5WZXJzaW9uPjUuMS4wLjA8L0FkZEluVmVyc2lvbj4NCiAgPElkPjllYzhmNjllLTY2MTQtNDA5My05NzM3LTY1OGFlZWY1Y2U1ZTwvSWQ+DQogIDxFbnRyaWVzPg0KICAgIDxFbnRyeT4NCiAgICAgIDxJZD44NzJmZTI1NS1hN2QzLTRlOGMtOTRiMS1lNzQyYjE2ZTBkMjk8L0lkPg0KICAgICAgPFJlZmVyZW5jZUlkPmVjYzdlODliLWZjM2EtNGEyZi1hMGUyLWZiZjNkOGViMmMzYj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</w:instrText>
            </w:r>
            <w:r w:rsidRPr="00AA1B01">
              <w:rPr>
                <w:rFonts w:ascii="Arial" w:hAnsi="Arial" w:cs="Arial"/>
                <w:lang w:val="en-GB"/>
              </w:rPr>
              <w:instrText>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jNdPC9UZXh0Pg0KICAgIDwvVGV4dFVuaXQ+DQogIDwvVGV4dFVuaXRzPg0KPC9QbGFjZWhvbGRlcj4=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21" w:name="_CTVP0019ec8f69e661440939737658aeef5ce5e"/>
            <w:r w:rsidRPr="00AA1B01">
              <w:rPr>
                <w:rFonts w:ascii="Arial" w:hAnsi="Arial" w:cs="Arial"/>
                <w:lang w:val="en-GB"/>
              </w:rPr>
              <w:t>[23]</w:t>
            </w:r>
            <w:bookmarkEnd w:id="21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360 J/cm², 632,8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N</w:t>
            </w:r>
          </w:p>
        </w:tc>
      </w:tr>
      <w:tr w:rsidR="00A82EED" w:rsidRPr="00BB38E6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proofErr w:type="spellStart"/>
            <w:r w:rsidRPr="00AA1B01">
              <w:rPr>
                <w:rFonts w:ascii="Arial" w:hAnsi="Arial" w:cs="Arial"/>
                <w:lang w:val="en-GB"/>
              </w:rPr>
              <w:t>Kotoku</w:t>
            </w:r>
            <w:proofErr w:type="spellEnd"/>
            <w:r w:rsidRPr="00AA1B01">
              <w:rPr>
                <w:rFonts w:ascii="Arial" w:hAnsi="Arial" w:cs="Arial"/>
                <w:lang w:val="en-GB"/>
              </w:rPr>
              <w:t xml:space="preserve">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acc300f7-2fb3-463b-9dd5-d6ac1ed985d3 PFBsYWNlaG9sZGVyPg0KICA8QWRkSW5WZXJzaW9uPjUuMS4wLjA8L0FkZEluVmVyc2lvbj4NCiAgPElkPmFjYzMwMGY3LTJmYjMtNDYzYi05ZGQ1LWQ2YWMxZWQ5ODVkMzwvSWQ+DQogIDxFbnRyaWVzPg0KICAgIDxFbnRyeT4NCiAgICAgIDxJZD5jNjA1MmUwNC0xYjNkLTRkMWUtYmQzZS1iODUyZTQwNTQ1Nzc8L0lkPg0KICAgICAgPFJlZmVyZW5jZUlkPjAzZjAzY2M4LTkyY2QtNDQzNi1hNzY4LTllZjU4MTVlYTY3M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zNF08L1RleHQ+DQogICAgPC9UZXh0VW5pdD4NCiAgPC9UZXh0VW5pdHM+DQo8L1BsYWNlaG9sZGVyPg==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22" w:name="_CTVP001acc300f72fb3463b9dd5d6ac1ed985d3"/>
            <w:r w:rsidRPr="00AA1B01">
              <w:rPr>
                <w:rFonts w:ascii="Arial" w:hAnsi="Arial" w:cs="Arial"/>
                <w:lang w:val="en-GB"/>
              </w:rPr>
              <w:t>[34]</w:t>
            </w:r>
            <w:bookmarkEnd w:id="22"/>
            <w:r w:rsidRPr="00AA1B01">
              <w:rPr>
                <w:rFonts w:ascii="Arial" w:hAnsi="Arial" w:cs="Arial"/>
                <w:lang w:val="en-GB"/>
              </w:rPr>
              <w:fldChar w:fldCharType="end"/>
            </w:r>
            <w:r w:rsidRPr="00AA1B01">
              <w:rPr>
                <w:rFonts w:ascii="Arial" w:hAnsi="Arial" w:cs="Arial"/>
                <w:lang w:val="en-GB"/>
              </w:rPr>
              <w:t xml:space="preserve"> </w:t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16 J/cm², 405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Y</w:t>
            </w:r>
          </w:p>
        </w:tc>
      </w:tr>
      <w:tr w:rsidR="00A82EED" w:rsidRPr="00BB38E6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proofErr w:type="spellStart"/>
            <w:r w:rsidRPr="00AA1B01">
              <w:rPr>
                <w:rFonts w:ascii="Arial" w:hAnsi="Arial" w:cs="Arial"/>
                <w:lang w:val="en-GB"/>
              </w:rPr>
              <w:t>Lipovsky</w:t>
            </w:r>
            <w:proofErr w:type="spellEnd"/>
            <w:r w:rsidRPr="00AA1B01">
              <w:rPr>
                <w:rFonts w:ascii="Arial" w:hAnsi="Arial" w:cs="Arial"/>
                <w:lang w:val="en-GB"/>
              </w:rPr>
              <w:t xml:space="preserve">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a4446e80-e827-4786-a90d-d06baaaa1c88 PFBsYWNlaG9sZGVyPg0KICA8QWRkSW5WZXJzaW9uPjUuMS4wLjA8L0FkZEluVmVyc2lvbj4NCiAgPElkPmE0NDQ2ZTgwLWU4MjctNDc4Ni1hOTBkLWQwNmJhYWFhMWM4ODwvSWQ+DQogIDxFbnRyaWVzPg0KICAgIDxFbnRyeT4NCiAgICAgIDxJZD45N2MzZTk4Ny1kZWNhLTQyZDEtYjlhMC1kMGZlZWE2YjI1Zjk8L0lkPg0KICAgICAgPFJlZmVyZW5jZUlkPjE2NmZlYTgyLWM0NWQtNDU0Yy1hMWY3LWYzZjc2OGYxYjM2N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DZdPC9UZXh0Pg0KICAgIDwvVGV4dFVuaXQ+DQogIDwvVGV4dFVuaXRzPg0KPC9QbGFjZWhvbGRlcj4=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23" w:name="_CTVP001a4446e80e8274786a90dd06baaaa1c88"/>
            <w:r w:rsidRPr="00AA1B01">
              <w:rPr>
                <w:rFonts w:ascii="Arial" w:hAnsi="Arial" w:cs="Arial"/>
                <w:lang w:val="en-GB"/>
              </w:rPr>
              <w:t>[46]</w:t>
            </w:r>
            <w:bookmarkEnd w:id="23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180 J/cm², 400-800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N</w:t>
            </w:r>
          </w:p>
        </w:tc>
      </w:tr>
      <w:tr w:rsidR="00A82EED" w:rsidRPr="00B3418F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 xml:space="preserve">MacLean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f8c0b596-0f2a-436a-8536-2b3e2a320cac PFBsYWNlaG9sZGVyPg0KICA8QWRkSW5WZXJzaW9uPjUuMS4wLjA8L0FkZEluVmVyc2lvbj4NCiAgPElkPmY4YzBiNTk2LTBmMmEtNDM2YS04NTM2LTJiM2UyYTMyMGNhYzwvSWQ+DQogIDxFbnRyaWVzPg0KICAgIDxFbnRyeT4NCiAgICAgIDxJZD5iMWYwNmM0OS05YThmLTRmNzgtOTRhOC1hOWNkZDlkMmFiOGU8L0lkPg0KICAgICAgPFJlZmVyZW5jZUlkPjYzMTkzNThhLTg1OTAtNDQ1MS05OWQzLTJiN2FmNDVlMDlkO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DBdPC9UZXh0Pg0KICAgIDwvVGV4dFVuaXQ+DQogIDwvVGV4dFVuaXRzPg0KPC9QbGFjZWhvbGRlcj4=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24" w:name="_CTVP001f8c0b5960f2a436a85362b3e2a320cac"/>
            <w:r w:rsidRPr="00AA1B01">
              <w:rPr>
                <w:rFonts w:ascii="Arial" w:hAnsi="Arial" w:cs="Arial"/>
                <w:lang w:val="en-GB"/>
              </w:rPr>
              <w:t>[40]</w:t>
            </w:r>
            <w:bookmarkEnd w:id="24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</w:rPr>
            </w:pPr>
            <w:r w:rsidRPr="00AA1B01">
              <w:rPr>
                <w:rFonts w:ascii="Arial" w:hAnsi="Arial" w:cs="Arial"/>
              </w:rPr>
              <w:t>630 J/cm², 400-430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Y</w:t>
            </w:r>
          </w:p>
        </w:tc>
      </w:tr>
      <w:tr w:rsidR="00A82EED" w:rsidRPr="00032A30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 xml:space="preserve">MacLean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07bd8cb9-4e81-4f9e-84dc-cf876a1ef324 PFBsYWNlaG9sZGVyPg0KICA8QWRkSW5WZXJzaW9uPjUuMS4wLjA8L0FkZEluVmVyc2lvbj4NCiAgPElkPjA3YmQ4Y2I5LTRlODEtNGY5ZS04NGRjLWNmODc2YTFlZjMyNDwvSWQ+DQogIDxFbnRyaWVzPg0KICAgIDxFbnRyeT4NCiAgICAgIDxJZD40MTYyOTZkYi0zMTEyLTRkNjAtOTk3My1mY2E5NTdkNmQwOTk8L0lkPg0KICAgICAgPFJlZmVyZW5jZUlkPjhlNGNhYTllLTNlN2YtNGNjOC1iNDA5LTI4Y2YwMDc2NDEwY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0MV08L1RleHQ+DQogICAgPC9UZXh0VW5pdD4NCiAgPC9UZXh0VW5pdHM+DQo8L1BsYWNlaG9sZGVyPg==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25" w:name="_CTVP00107bd8cb94e814f9e84dccf876a1ef324"/>
            <w:r w:rsidRPr="00AA1B01">
              <w:rPr>
                <w:rFonts w:ascii="Arial" w:hAnsi="Arial" w:cs="Arial"/>
                <w:lang w:val="en-GB"/>
              </w:rPr>
              <w:t>[41]</w:t>
            </w:r>
            <w:bookmarkEnd w:id="25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54 J/cm², 405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Y</w:t>
            </w:r>
          </w:p>
        </w:tc>
      </w:tr>
      <w:tr w:rsidR="00A82EED" w:rsidRPr="00032A30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 xml:space="preserve">Masson-Meyers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4a6def79-4ecc-4455-8bf9-9a1246a67bb5 PFBsYWNlaG9sZGVyPg0KICA8QWRkSW5WZXJzaW9uPjUuMS4wLjA8L0FkZEluVmVyc2lvbj4NCiAgPElkPjRhNmRlZjc5LTRlY2MtNDQ1NS04YmY5LTlhMTI0NmE2N2JiNTwvSWQ+DQogIDxFbnRyaWVzPg0KICAgIDxFbnRyeT4NCiAgICAgIDxJZD41MmRlYTExNS1lNjkxLTQ1MmUtYjc0Mi0yMjA0NGY4NWI0ZDU8L0lkPg0KICAgICAgPFJlZmVyZW5jZUlkPmNhZGNhNWEzLTQzZDQtNGIyYi05ODNkLWM0MDYzYjI3MWQ4Z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TFdPC9UZXh0Pg0KICAgIDwvVGV4dFVuaXQ+DQogIDwvVGV4dFVuaXRzPg0KPC9QbGFjZWhvbGRlcj4=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26" w:name="_CTVP0014a6def794ecc44558bf99a1246a67bb5"/>
            <w:r w:rsidRPr="00AA1B01">
              <w:rPr>
                <w:rFonts w:ascii="Arial" w:hAnsi="Arial" w:cs="Arial"/>
                <w:lang w:val="en-GB"/>
              </w:rPr>
              <w:t>[51]</w:t>
            </w:r>
            <w:bookmarkEnd w:id="26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121 J/cm², 390-420nm (LED), 405nm (laser)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N</w:t>
            </w:r>
          </w:p>
        </w:tc>
      </w:tr>
      <w:tr w:rsidR="00A82EED" w:rsidRPr="00032A30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 xml:space="preserve">Song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0348c272-2dc0-49b9-9002-a8e0ff3a8eec PFBsYWNlaG9sZGVyPg0KICA8QWRkSW5WZXJzaW9uPjUuMS4wLjA8L0FkZEluVmVyc2lvbj4NCiAgPElkPjAzNDhjMjcyLTJkYzAtNDliOS05MDAyLWE4ZTBmZjNhOGVlYzwvSWQ+DQogIDxFbnRyaWVzPg0KICAgIDxFbnRyeT4NCiAgICAgIDxJZD44NWYzNTNkMS04ZTA0LTQ4ODItODEyZi0zMjdiOTA3MGI0NDE8L0lkPg0KICAgICAgPFJlZmVyZW5jZUlkPjQ4YTNjMWM4LWQzYzMtNGJhNi05ODc5LTQ3MWFhYTU4NTI0Nz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I0XTwvVGV4dD4NCiAgICA8L1RleHRVbml0Pg0KICA8L1RleHRVbml0cz4NCjwvUGxhY2Vob2xkZXI+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27" w:name="_CTVP0010348c2722dc049b99002a8e0ff3a8eec"/>
            <w:r w:rsidRPr="00AA1B01">
              <w:rPr>
                <w:rFonts w:ascii="Arial" w:hAnsi="Arial" w:cs="Arial"/>
                <w:lang w:val="en-GB"/>
              </w:rPr>
              <w:t>[24]</w:t>
            </w:r>
            <w:bookmarkEnd w:id="27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0.75 J/cm², 400-520nm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Y</w:t>
            </w:r>
          </w:p>
        </w:tc>
      </w:tr>
      <w:tr w:rsidR="00A82EED" w:rsidRPr="00032A30" w:rsidTr="00153201">
        <w:tc>
          <w:tcPr>
            <w:tcW w:w="3823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proofErr w:type="spellStart"/>
            <w:r w:rsidRPr="00AA1B01">
              <w:rPr>
                <w:rFonts w:ascii="Arial" w:hAnsi="Arial" w:cs="Arial"/>
                <w:lang w:val="en-GB"/>
              </w:rPr>
              <w:t>Soukos</w:t>
            </w:r>
            <w:proofErr w:type="spellEnd"/>
            <w:r w:rsidRPr="00AA1B01">
              <w:rPr>
                <w:rFonts w:ascii="Arial" w:hAnsi="Arial" w:cs="Arial"/>
                <w:lang w:val="en-GB"/>
              </w:rPr>
              <w:t xml:space="preserve"> et al.  </w:t>
            </w:r>
            <w:r w:rsidRPr="00AA1B01">
              <w:rPr>
                <w:rFonts w:ascii="Arial" w:hAnsi="Arial" w:cs="Arial"/>
                <w:lang w:val="en-GB"/>
              </w:rPr>
              <w:fldChar w:fldCharType="begin"/>
            </w:r>
            <w:r w:rsidRPr="00AA1B01">
              <w:rPr>
                <w:rFonts w:ascii="Arial" w:hAnsi="Arial" w:cs="Arial"/>
                <w:lang w:val="en-GB"/>
              </w:rPr>
              <w:instrText>ADDIN CITAVI.PLACEHOLDER 346510ee-e9a6-4d00-ab8c-bc1b5a897065 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zJdPC9UZXh0Pg0KICAgIDwvVGV4dFVuaXQ+DQogIDwvVGV4dFVuaXRzPg0KPC9QbGFjZWhvbGRlcj4=</w:instrText>
            </w:r>
            <w:r w:rsidRPr="00AA1B01">
              <w:rPr>
                <w:rFonts w:ascii="Arial" w:hAnsi="Arial" w:cs="Arial"/>
                <w:lang w:val="en-GB"/>
              </w:rPr>
              <w:fldChar w:fldCharType="separate"/>
            </w:r>
            <w:bookmarkStart w:id="28" w:name="_CTVP001346510eee9a64d00ab8cbc1b5a897065"/>
            <w:r w:rsidRPr="00AA1B01">
              <w:rPr>
                <w:rFonts w:ascii="Arial" w:hAnsi="Arial" w:cs="Arial"/>
                <w:lang w:val="en-GB"/>
              </w:rPr>
              <w:t>[32]</w:t>
            </w:r>
            <w:bookmarkEnd w:id="28"/>
            <w:r w:rsidRPr="00AA1B01">
              <w:rPr>
                <w:rFonts w:ascii="Arial" w:hAnsi="Arial" w:cs="Arial"/>
                <w:lang w:val="en-GB"/>
              </w:rPr>
              <w:fldChar w:fldCharType="end"/>
            </w:r>
          </w:p>
        </w:tc>
        <w:tc>
          <w:tcPr>
            <w:tcW w:w="2835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4.2 J/cm², 380-520 J/cm²</w:t>
            </w:r>
          </w:p>
        </w:tc>
        <w:tc>
          <w:tcPr>
            <w:tcW w:w="2402" w:type="dxa"/>
          </w:tcPr>
          <w:p w:rsidR="00A82EED" w:rsidRPr="00AA1B01" w:rsidRDefault="00A82EED" w:rsidP="00153201">
            <w:pPr>
              <w:rPr>
                <w:rFonts w:ascii="Arial" w:hAnsi="Arial" w:cs="Arial"/>
                <w:lang w:val="en-GB"/>
              </w:rPr>
            </w:pPr>
            <w:r w:rsidRPr="00AA1B01">
              <w:rPr>
                <w:rFonts w:ascii="Arial" w:hAnsi="Arial" w:cs="Arial"/>
                <w:lang w:val="en-GB"/>
              </w:rPr>
              <w:t>Y</w:t>
            </w:r>
          </w:p>
        </w:tc>
      </w:tr>
    </w:tbl>
    <w:p w:rsidR="00D00823" w:rsidRDefault="00D00823">
      <w:bookmarkStart w:id="29" w:name="_GoBack"/>
      <w:bookmarkEnd w:id="29"/>
    </w:p>
    <w:sectPr w:rsidR="00D00823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altName w:val="Calibri Light"/>
    <w:panose1 w:val="020F0502020204030204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82EED"/>
    <w:rsid w:val="00A82EED"/>
    <w:rsid w:val="00D008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BE91C985-AA7A-42CF-B630-0D4976042E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A82EED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A82EE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6688</Words>
  <Characters>105138</Characters>
  <Application>Microsoft Office Word</Application>
  <DocSecurity>0</DocSecurity>
  <Lines>876</Lines>
  <Paragraphs>243</Paragraphs>
  <ScaleCrop>false</ScaleCrop>
  <Company/>
  <LinksUpToDate>false</LinksUpToDate>
  <CharactersWithSpaces>1215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as Pummer</dc:creator>
  <cp:keywords/>
  <dc:description/>
  <cp:lastModifiedBy>Andreas Pummer</cp:lastModifiedBy>
  <cp:revision>1</cp:revision>
  <dcterms:created xsi:type="dcterms:W3CDTF">2017-05-03T07:13:00Z</dcterms:created>
  <dcterms:modified xsi:type="dcterms:W3CDTF">2017-05-03T07:15:00Z</dcterms:modified>
</cp:coreProperties>
</file>